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AF7CF80" w14:textId="66DDACCA" w:rsidR="00FC7B57" w:rsidRPr="00025292" w:rsidRDefault="00025292" w:rsidP="00025292">
      <w:pPr>
        <w:jc w:val="center"/>
        <w:rPr>
          <w:b/>
          <w:bCs/>
        </w:rPr>
      </w:pPr>
      <w:r w:rsidRPr="00025292">
        <w:rPr>
          <w:b/>
          <w:bCs/>
        </w:rPr>
        <w:t>Does Breastfeeding Protect Maternal Mental Health? The Role of Oxytocin and Stress</w:t>
      </w:r>
    </w:p>
    <w:p w14:paraId="613AAB41" w14:textId="1C071772" w:rsidR="00025292" w:rsidRPr="00025292" w:rsidRDefault="00025292" w:rsidP="00025292">
      <w:pPr>
        <w:jc w:val="center"/>
        <w:rPr>
          <w:b/>
          <w:bCs/>
        </w:rPr>
      </w:pPr>
      <w:r w:rsidRPr="00025292">
        <w:rPr>
          <w:b/>
          <w:bCs/>
        </w:rPr>
        <w:t>Kathleen Kendall-Tackett, PhD, IBCLC, FAPA</w:t>
      </w:r>
    </w:p>
    <w:p w14:paraId="571B210B" w14:textId="7217F49D" w:rsidR="00025292" w:rsidRDefault="00025292" w:rsidP="00025292">
      <w:pPr>
        <w:jc w:val="center"/>
        <w:rPr>
          <w:b/>
          <w:bCs/>
        </w:rPr>
      </w:pPr>
      <w:r w:rsidRPr="00025292">
        <w:rPr>
          <w:b/>
          <w:bCs/>
        </w:rPr>
        <w:t>References</w:t>
      </w:r>
    </w:p>
    <w:p w14:paraId="6934E095" w14:textId="3735CD57" w:rsidR="00025292" w:rsidRDefault="00025292" w:rsidP="00025292">
      <w:pPr>
        <w:rPr>
          <w:b/>
          <w:bCs/>
        </w:rPr>
      </w:pPr>
      <w:r>
        <w:rPr>
          <w:b/>
          <w:bCs/>
        </w:rPr>
        <w:fldChar w:fldCharType="begin">
          <w:fldData xml:space="preserve">PEVuZE5vdGU+PENpdGUgRXhjbHVkZUF1dGg9IjEiIEV4Y2x1ZGVZZWFyPSIxIiBIaWRkZW49IjEi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</w:fldData>
        </w:fldChar>
      </w:r>
      <w:r w:rsidR="00252C7B">
        <w:rPr>
          <w:b/>
          <w:bCs/>
        </w:rPr>
        <w:instrText xml:space="preserve"> ADDIN EN.CITE </w:instrText>
      </w:r>
      <w:r w:rsidR="00252C7B">
        <w:rPr>
          <w:b/>
          <w:bCs/>
        </w:rPr>
        <w:fldChar w:fldCharType="begin">
          <w:fldData xml:space="preserve">PEVuZE5vdGU+PENpdGUgRXhjbHVkZUF1dGg9IjEiIEV4Y2x1ZGVZZWFyPSIxIiBIaWRkZW49IjEi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</w:fldData>
        </w:fldChar>
      </w:r>
      <w:r w:rsidR="00252C7B">
        <w:rPr>
          <w:b/>
          <w:bCs/>
        </w:rPr>
        <w:instrText xml:space="preserve"> ADDIN EN.CITE.DATA </w:instrText>
      </w:r>
      <w:r w:rsidR="00252C7B">
        <w:rPr>
          <w:b/>
          <w:bCs/>
        </w:rPr>
      </w:r>
      <w:r w:rsidR="00252C7B">
        <w:rPr>
          <w:b/>
          <w:bCs/>
        </w:rPr>
        <w:fldChar w:fldCharType="end"/>
      </w:r>
      <w:r>
        <w:rPr>
          <w:b/>
          <w:bCs/>
        </w:rPr>
        <w:fldChar w:fldCharType="separate"/>
      </w:r>
      <w:r>
        <w:rPr>
          <w:b/>
          <w:bCs/>
        </w:rPr>
        <w:fldChar w:fldCharType="end"/>
      </w:r>
      <w:bookmarkStart w:id="0" w:name="_GoBack"/>
      <w:bookmarkEnd w:id="0"/>
    </w:p>
    <w:p w14:paraId="2A5300B4" w14:textId="77777777" w:rsidR="00252C7B" w:rsidRPr="00252C7B" w:rsidRDefault="00025292" w:rsidP="00252C7B">
      <w:pPr>
        <w:pStyle w:val="EndNoteBibliography"/>
        <w:spacing w:after="0"/>
        <w:ind w:left="720" w:hanging="720"/>
      </w:pPr>
      <w:r>
        <w:rPr>
          <w:b/>
          <w:bCs/>
        </w:rPr>
        <w:fldChar w:fldCharType="begin"/>
      </w:r>
      <w:r>
        <w:rPr>
          <w:b/>
          <w:bCs/>
        </w:rPr>
        <w:instrText xml:space="preserve"> ADDIN EN.REFLIST </w:instrText>
      </w:r>
      <w:r>
        <w:rPr>
          <w:b/>
          <w:bCs/>
        </w:rPr>
        <w:fldChar w:fldCharType="separate"/>
      </w:r>
      <w:r w:rsidR="00252C7B" w:rsidRPr="00252C7B">
        <w:t xml:space="preserve">Adedinsewo, D. A., Fleming, A. S., Steiner, M., Meaney, M. J., Girard, A. W., &amp; MAVAN  Team. (2014). Maternal anxiety and breastfeeding: Findings from the MAVAN (Maternal Adversity, Vulnerability, and Neurodevelopment) Study. </w:t>
      </w:r>
      <w:r w:rsidR="00252C7B" w:rsidRPr="00252C7B">
        <w:rPr>
          <w:i/>
        </w:rPr>
        <w:t>Journal of Human Lactation, 30</w:t>
      </w:r>
      <w:r w:rsidR="00252C7B" w:rsidRPr="00252C7B">
        <w:t xml:space="preserve">(1), 102-109. </w:t>
      </w:r>
    </w:p>
    <w:p w14:paraId="62AE7FC1" w14:textId="77777777" w:rsidR="00252C7B" w:rsidRPr="00252C7B" w:rsidRDefault="00252C7B" w:rsidP="00252C7B">
      <w:pPr>
        <w:pStyle w:val="EndNoteBibliography"/>
        <w:spacing w:after="0"/>
        <w:ind w:left="720" w:hanging="720"/>
      </w:pPr>
      <w:r w:rsidRPr="00252C7B">
        <w:t xml:space="preserve">Bai, D. L., Wu, K. M., &amp; Tarrant, M. (2013). Association between intrapartum interventions and breastfeeding duration. </w:t>
      </w:r>
      <w:r w:rsidRPr="00252C7B">
        <w:rPr>
          <w:i/>
        </w:rPr>
        <w:t>Journal of Midwifery and Women's Health, 58</w:t>
      </w:r>
      <w:r w:rsidRPr="00252C7B">
        <w:t>(1), 25-32. doi:10.1111/j.1542-2011.2012.00254.x.</w:t>
      </w:r>
    </w:p>
    <w:p w14:paraId="5F85B337" w14:textId="77777777" w:rsidR="00252C7B" w:rsidRPr="00252C7B" w:rsidRDefault="00252C7B" w:rsidP="00252C7B">
      <w:pPr>
        <w:pStyle w:val="EndNoteBibliography"/>
        <w:spacing w:after="0"/>
        <w:ind w:left="720" w:hanging="720"/>
      </w:pPr>
      <w:r w:rsidRPr="00252C7B">
        <w:t xml:space="preserve">Bascom, E. M., &amp; Napolitano, M. A. (2016). Breastfeeding duration and primary reasons for breastfeeding cessation among women with postpartum depressive symptoms. </w:t>
      </w:r>
      <w:r w:rsidRPr="00252C7B">
        <w:rPr>
          <w:i/>
        </w:rPr>
        <w:t>Journal of Human Lactation, 32</w:t>
      </w:r>
      <w:r w:rsidRPr="00252C7B">
        <w:t xml:space="preserve">(2), 282-291. </w:t>
      </w:r>
    </w:p>
    <w:p w14:paraId="1AADFA8E" w14:textId="77777777" w:rsidR="00252C7B" w:rsidRPr="00252C7B" w:rsidRDefault="00252C7B" w:rsidP="00252C7B">
      <w:pPr>
        <w:pStyle w:val="EndNoteBibliography"/>
        <w:spacing w:after="0"/>
        <w:ind w:left="720" w:hanging="720"/>
      </w:pPr>
      <w:r w:rsidRPr="00252C7B">
        <w:t xml:space="preserve">Borra, C., Iacovou, M., &amp; Sevilla, A. (2015). New evidence on breastfeeding and postpartum depression: The importance of understanding women's intentions. </w:t>
      </w:r>
      <w:r w:rsidRPr="00252C7B">
        <w:rPr>
          <w:i/>
        </w:rPr>
        <w:t>Maternal &amp; Child Health Journal, 19</w:t>
      </w:r>
      <w:r w:rsidRPr="00252C7B">
        <w:t xml:space="preserve">(4), 897-907. </w:t>
      </w:r>
    </w:p>
    <w:p w14:paraId="753BDD4A" w14:textId="77777777" w:rsidR="00252C7B" w:rsidRPr="00252C7B" w:rsidRDefault="00252C7B" w:rsidP="00252C7B">
      <w:pPr>
        <w:pStyle w:val="EndNoteBibliography"/>
        <w:spacing w:after="0"/>
        <w:ind w:left="720" w:hanging="720"/>
      </w:pPr>
      <w:r w:rsidRPr="00252C7B">
        <w:t xml:space="preserve">Ding, T., Wang, D. X., Chen, Q., &amp; Zhu, S. N. (2014). Epidural labor analgesia is associated with a decreased risk of postpartum depression: A prospecitive cohort study. </w:t>
      </w:r>
      <w:r w:rsidRPr="00252C7B">
        <w:rPr>
          <w:i/>
        </w:rPr>
        <w:t>Anesthesia &amp; Analgesia, 119</w:t>
      </w:r>
      <w:r w:rsidRPr="00252C7B">
        <w:t>(2), 383-392. doi:10.1213/ANE.0000000000000107</w:t>
      </w:r>
    </w:p>
    <w:p w14:paraId="14D64145" w14:textId="77777777" w:rsidR="00252C7B" w:rsidRPr="00252C7B" w:rsidRDefault="00252C7B" w:rsidP="00252C7B">
      <w:pPr>
        <w:pStyle w:val="EndNoteBibliography"/>
        <w:spacing w:after="0"/>
        <w:ind w:left="720" w:hanging="720"/>
      </w:pPr>
      <w:r w:rsidRPr="00252C7B">
        <w:t xml:space="preserve">Dorheim, S. K., Bondevik, G. T., Eberhard-Gran, M., &amp; Bjorvatn, B. (2009). Sleep and depression in postpartum women: A population-based study. </w:t>
      </w:r>
      <w:r w:rsidRPr="00252C7B">
        <w:rPr>
          <w:i/>
        </w:rPr>
        <w:t>Sleep, 32</w:t>
      </w:r>
      <w:r w:rsidRPr="00252C7B">
        <w:t xml:space="preserve">(7), 847-855. </w:t>
      </w:r>
    </w:p>
    <w:p w14:paraId="67E48926" w14:textId="77777777" w:rsidR="00252C7B" w:rsidRPr="00252C7B" w:rsidRDefault="00252C7B" w:rsidP="00252C7B">
      <w:pPr>
        <w:pStyle w:val="EndNoteBibliography"/>
        <w:spacing w:after="0"/>
        <w:ind w:left="720" w:hanging="720"/>
      </w:pPr>
      <w:r w:rsidRPr="00252C7B">
        <w:t xml:space="preserve">French, C. A., Cong, X., &amp; Chung, K. S. (2016). Labor epidural analgesia and breastfeeding: A systematic review. </w:t>
      </w:r>
      <w:r w:rsidRPr="00252C7B">
        <w:rPr>
          <w:i/>
        </w:rPr>
        <w:t>Journal of Human Lactation, 32</w:t>
      </w:r>
      <w:r w:rsidRPr="00252C7B">
        <w:t xml:space="preserve">(3), 507-520. </w:t>
      </w:r>
    </w:p>
    <w:p w14:paraId="0D4C2D0F" w14:textId="77777777" w:rsidR="00252C7B" w:rsidRPr="00252C7B" w:rsidRDefault="00252C7B" w:rsidP="00252C7B">
      <w:pPr>
        <w:pStyle w:val="EndNoteBibliography"/>
        <w:spacing w:after="0"/>
        <w:ind w:left="720" w:hanging="720"/>
      </w:pPr>
      <w:r w:rsidRPr="00252C7B">
        <w:t xml:space="preserve">Hahn-Holbrook, J., Haselton, M. G., Schetter, C. D., &amp; Glynn, L. M. (2013). Does breastfeeding offer protection against maternal depressive symptomatology? A prospective study from pregnancy to 2 years after birth. </w:t>
      </w:r>
      <w:r w:rsidRPr="00252C7B">
        <w:rPr>
          <w:i/>
        </w:rPr>
        <w:t>Archives of Women's Mental Health, 16</w:t>
      </w:r>
      <w:r w:rsidRPr="00252C7B">
        <w:t xml:space="preserve">, 411-422. </w:t>
      </w:r>
    </w:p>
    <w:p w14:paraId="3C76124F" w14:textId="77777777" w:rsidR="00252C7B" w:rsidRPr="00252C7B" w:rsidRDefault="00252C7B" w:rsidP="00252C7B">
      <w:pPr>
        <w:pStyle w:val="EndNoteBibliography"/>
        <w:spacing w:after="0"/>
        <w:ind w:left="720" w:hanging="720"/>
      </w:pPr>
      <w:r w:rsidRPr="00252C7B">
        <w:t xml:space="preserve">Handlin, L., Jonas, W., Pettersson, M., Ejdeback, M., Ransjo-Arvidson, A.-B., Nissen, A., &amp; Uvnas-Moberg, K. (2009). Effects of sucking and skin-to-skin contact on maternal ACTH and cortisol levels during the second day postpartum--Influences of epidural analgesia and oxytocin in the perinatal period. </w:t>
      </w:r>
      <w:r w:rsidRPr="00252C7B">
        <w:rPr>
          <w:i/>
        </w:rPr>
        <w:t>Breastfeeding Medicine, 4</w:t>
      </w:r>
      <w:r w:rsidRPr="00252C7B">
        <w:t xml:space="preserve">(4), 207-220. </w:t>
      </w:r>
    </w:p>
    <w:p w14:paraId="4CF2DD1C" w14:textId="77777777" w:rsidR="00252C7B" w:rsidRPr="00252C7B" w:rsidRDefault="00252C7B" w:rsidP="00252C7B">
      <w:pPr>
        <w:pStyle w:val="EndNoteBibliography"/>
        <w:spacing w:after="0"/>
        <w:ind w:left="720" w:hanging="720"/>
      </w:pPr>
      <w:r w:rsidRPr="00252C7B">
        <w:t xml:space="preserve">Heinrichs, M., Meinlschmidt, G., Neumann, I., Wagner, S., Kirschbaum, C., Ehlert, U., &amp; Hellhammer, D. H. (2001). Effects of suckling on hypothalamic-pituitary-adrenal axis responses to psychosocial stress in postpartum lactating women. </w:t>
      </w:r>
      <w:r w:rsidRPr="00252C7B">
        <w:rPr>
          <w:i/>
        </w:rPr>
        <w:t>Journal of Clinical Endocrinology &amp; Metabolism, 86</w:t>
      </w:r>
      <w:r w:rsidRPr="00252C7B">
        <w:t xml:space="preserve">, 4798-4804. </w:t>
      </w:r>
    </w:p>
    <w:p w14:paraId="62154DA5" w14:textId="77777777" w:rsidR="00252C7B" w:rsidRPr="00252C7B" w:rsidRDefault="00252C7B" w:rsidP="00252C7B">
      <w:pPr>
        <w:pStyle w:val="EndNoteBibliography"/>
        <w:spacing w:after="0"/>
        <w:ind w:left="720" w:hanging="720"/>
      </w:pPr>
      <w:r w:rsidRPr="00252C7B">
        <w:t xml:space="preserve">Kendall-Tackett, K. A., Cong, Z., &amp; Hale, T. W. (2011). The effect of feeding method on sleep duration, maternal well-being, and postpartum depression. </w:t>
      </w:r>
      <w:r w:rsidRPr="00252C7B">
        <w:rPr>
          <w:i/>
        </w:rPr>
        <w:t>Clinical Lactation, 2</w:t>
      </w:r>
      <w:r w:rsidRPr="00252C7B">
        <w:t xml:space="preserve">(2), 22-26. </w:t>
      </w:r>
    </w:p>
    <w:p w14:paraId="33C104E4" w14:textId="77777777" w:rsidR="00252C7B" w:rsidRPr="00252C7B" w:rsidRDefault="00252C7B" w:rsidP="00252C7B">
      <w:pPr>
        <w:pStyle w:val="EndNoteBibliography"/>
        <w:spacing w:after="0"/>
        <w:ind w:left="720" w:hanging="720"/>
      </w:pPr>
      <w:r w:rsidRPr="00252C7B">
        <w:t>Kendall-Tackett, K. A., Cong, Z., &amp; Hale, T. W. (2013). Depression, sleep quality, and maternal well-being in postpartum women with a history of sexual assault: A comparison of breastfeeding, mixed-feeding, and formula-feeding mothers</w:t>
      </w:r>
      <w:r w:rsidRPr="00252C7B">
        <w:tab/>
      </w:r>
      <w:r w:rsidRPr="00252C7B">
        <w:rPr>
          <w:i/>
        </w:rPr>
        <w:t>Breastfeeding Medicine, 8</w:t>
      </w:r>
      <w:r w:rsidRPr="00252C7B">
        <w:rPr>
          <w:i/>
        </w:rPr>
        <w:tab/>
      </w:r>
      <w:r w:rsidRPr="00252C7B">
        <w:t xml:space="preserve">(1), 16-22. </w:t>
      </w:r>
    </w:p>
    <w:p w14:paraId="121423A9" w14:textId="77777777" w:rsidR="00252C7B" w:rsidRPr="00252C7B" w:rsidRDefault="00252C7B" w:rsidP="00252C7B">
      <w:pPr>
        <w:pStyle w:val="EndNoteBibliography"/>
        <w:spacing w:after="0"/>
        <w:ind w:left="720" w:hanging="720"/>
      </w:pPr>
      <w:r w:rsidRPr="00252C7B">
        <w:t xml:space="preserve">Kendall-Tackett, K. A., Cong, Z., &amp; Hale, T. W. (2015). Birth interventions related to lower rates of exclusive breastfeeding and increased risk of postpartum depression in a large sample. </w:t>
      </w:r>
      <w:r w:rsidRPr="00252C7B">
        <w:rPr>
          <w:i/>
        </w:rPr>
        <w:t>Clinical Lactation, 6</w:t>
      </w:r>
      <w:r w:rsidRPr="00252C7B">
        <w:t xml:space="preserve">(3), 87-97. </w:t>
      </w:r>
    </w:p>
    <w:p w14:paraId="62705D81" w14:textId="77777777" w:rsidR="00252C7B" w:rsidRPr="00252C7B" w:rsidRDefault="00252C7B" w:rsidP="00252C7B">
      <w:pPr>
        <w:pStyle w:val="EndNoteBibliography"/>
        <w:spacing w:after="0"/>
        <w:ind w:left="720" w:hanging="720"/>
      </w:pPr>
      <w:r w:rsidRPr="00252C7B">
        <w:t xml:space="preserve">Kozhimannil, K. B., Jou, J., Attanasio, L. B., Joarnt, L. K., &amp; McGovern, P. (2014). Medically complex pregnancies and early breastfeeding behaviors: A retrospective analysis. </w:t>
      </w:r>
      <w:r w:rsidRPr="00252C7B">
        <w:rPr>
          <w:i/>
        </w:rPr>
        <w:t>PLoS One, 9</w:t>
      </w:r>
      <w:r w:rsidRPr="00252C7B">
        <w:t xml:space="preserve">(8), e104820. </w:t>
      </w:r>
    </w:p>
    <w:p w14:paraId="7740BFCF" w14:textId="77777777" w:rsidR="00252C7B" w:rsidRPr="00252C7B" w:rsidRDefault="00252C7B" w:rsidP="00252C7B">
      <w:pPr>
        <w:pStyle w:val="EndNoteBibliography"/>
        <w:spacing w:after="0"/>
        <w:ind w:left="720" w:hanging="720"/>
      </w:pPr>
      <w:r w:rsidRPr="00252C7B">
        <w:lastRenderedPageBreak/>
        <w:t xml:space="preserve">Kroll-Desrosiers, A. R., Nephew, B. C., Babb, J. A., Guilarte-Walker, Y., Moore Simas, T. A., &amp; Deligiannidis, K. M. (2017). Association of peripartum synthetic oxytocin administration and depressive anxiety disorders within the first postpartum year. </w:t>
      </w:r>
      <w:r w:rsidRPr="00252C7B">
        <w:rPr>
          <w:i/>
        </w:rPr>
        <w:t>Depression &amp; Anxiety, 34</w:t>
      </w:r>
      <w:r w:rsidRPr="00252C7B">
        <w:t xml:space="preserve">(2), 137-142. </w:t>
      </w:r>
    </w:p>
    <w:p w14:paraId="0CB9709E" w14:textId="77777777" w:rsidR="00252C7B" w:rsidRPr="00252C7B" w:rsidRDefault="00252C7B" w:rsidP="00252C7B">
      <w:pPr>
        <w:pStyle w:val="EndNoteBibliography"/>
        <w:spacing w:after="0"/>
        <w:ind w:left="720" w:hanging="720"/>
      </w:pPr>
      <w:r w:rsidRPr="00252C7B">
        <w:t xml:space="preserve">Kuo, S.-Y., Chen, S.-R., &amp; Tzeng, Y.-L. (2014). Depression and anxiety trajectories among women who undergo an elective cesarean section. </w:t>
      </w:r>
      <w:r w:rsidRPr="00252C7B">
        <w:rPr>
          <w:i/>
        </w:rPr>
        <w:t>PLoS One, 9</w:t>
      </w:r>
      <w:r w:rsidRPr="00252C7B">
        <w:t>(1), e86653. doi:10.1371/journal.pone.0086653</w:t>
      </w:r>
    </w:p>
    <w:p w14:paraId="0AC6EB84" w14:textId="77777777" w:rsidR="00252C7B" w:rsidRPr="00252C7B" w:rsidRDefault="00252C7B" w:rsidP="00252C7B">
      <w:pPr>
        <w:pStyle w:val="EndNoteBibliography"/>
        <w:spacing w:after="0"/>
        <w:ind w:left="720" w:hanging="720"/>
      </w:pPr>
      <w:r w:rsidRPr="00252C7B">
        <w:t xml:space="preserve">Park, S., &amp; Choi, N.-K. (2019). Breastfeeding reduces risk of depression later in life in the postmenopausal period: A Korean population-based study. </w:t>
      </w:r>
      <w:r w:rsidRPr="00252C7B">
        <w:rPr>
          <w:i/>
        </w:rPr>
        <w:t>Journal of Affective Disorders, 248</w:t>
      </w:r>
      <w:r w:rsidRPr="00252C7B">
        <w:t xml:space="preserve">(1), 13-17. </w:t>
      </w:r>
    </w:p>
    <w:p w14:paraId="7FF987EF" w14:textId="32DBB1D3" w:rsidR="00252C7B" w:rsidRPr="00252C7B" w:rsidRDefault="00252C7B" w:rsidP="00252C7B">
      <w:pPr>
        <w:pStyle w:val="EndNoteBibliography"/>
        <w:spacing w:after="0"/>
        <w:ind w:left="720" w:hanging="720"/>
      </w:pPr>
      <w:r w:rsidRPr="00252C7B">
        <w:t xml:space="preserve">Rowlands, I. J., &amp; Redshaw, M. (2012). Mode of birth and women's psychological and physical wellbeing in the postnatal period. </w:t>
      </w:r>
      <w:r w:rsidRPr="00252C7B">
        <w:rPr>
          <w:i/>
        </w:rPr>
        <w:t>BMC Pregnancy and Childbirth, 12</w:t>
      </w:r>
      <w:r w:rsidRPr="00252C7B">
        <w:t xml:space="preserve">, 138. Retrieved from </w:t>
      </w:r>
      <w:hyperlink r:id="rId4" w:history="1">
        <w:r w:rsidRPr="00252C7B">
          <w:rPr>
            <w:rStyle w:val="Hyperlink"/>
          </w:rPr>
          <w:t>http://www.biomedcentral.com/1471-2393/12/138</w:t>
        </w:r>
      </w:hyperlink>
      <w:r w:rsidRPr="00252C7B">
        <w:t xml:space="preserve"> doi:</w:t>
      </w:r>
      <w:hyperlink r:id="rId5" w:history="1">
        <w:r w:rsidRPr="00252C7B">
          <w:rPr>
            <w:rStyle w:val="Hyperlink"/>
          </w:rPr>
          <w:t>http://www.biomedcentral.com/1471-2393/12/138</w:t>
        </w:r>
      </w:hyperlink>
    </w:p>
    <w:p w14:paraId="6B74F77D" w14:textId="77777777" w:rsidR="00252C7B" w:rsidRPr="00252C7B" w:rsidRDefault="00252C7B" w:rsidP="00252C7B">
      <w:pPr>
        <w:pStyle w:val="EndNoteBibliography"/>
        <w:spacing w:after="0"/>
        <w:ind w:left="720" w:hanging="720"/>
      </w:pPr>
      <w:r w:rsidRPr="00252C7B">
        <w:t xml:space="preserve">Schwartz, E. B., Ray, R. M., Stuebe, A. M., Allison, M. A., Ness, R. B., Freiberg, M. S., &amp; Cauley, J. A. (2009). Duration of lactation and risk factors for maternal cardiovascular disease. </w:t>
      </w:r>
      <w:r w:rsidRPr="00252C7B">
        <w:rPr>
          <w:i/>
        </w:rPr>
        <w:t>Obstetrics &amp; Gynecology, 113</w:t>
      </w:r>
      <w:r w:rsidRPr="00252C7B">
        <w:t xml:space="preserve">(5), 974-982. </w:t>
      </w:r>
    </w:p>
    <w:p w14:paraId="29E6B13B" w14:textId="77777777" w:rsidR="00252C7B" w:rsidRPr="00252C7B" w:rsidRDefault="00252C7B" w:rsidP="00252C7B">
      <w:pPr>
        <w:pStyle w:val="EndNoteBibliography"/>
        <w:ind w:left="720" w:hanging="720"/>
      </w:pPr>
      <w:r w:rsidRPr="00252C7B">
        <w:t xml:space="preserve">Torvaldsen, S., Roberts, C. L., Simpson, J. M., Thompson, J. F., &amp; Ellwood, D. A. (2006). Intrapartum epidural analgesia and breastfeeding: A prospective cohort study. </w:t>
      </w:r>
      <w:r w:rsidRPr="00252C7B">
        <w:rPr>
          <w:i/>
        </w:rPr>
        <w:t>International Breastfeeding Journal, 1</w:t>
      </w:r>
      <w:r w:rsidRPr="00252C7B">
        <w:t>(1), 24</w:t>
      </w:r>
    </w:p>
    <w:p w14:paraId="6DDD7E41" w14:textId="09B96495" w:rsidR="00252C7B" w:rsidRPr="00252C7B" w:rsidRDefault="00252C7B" w:rsidP="00252C7B">
      <w:pPr>
        <w:pStyle w:val="EndNoteBibliography"/>
        <w:spacing w:after="0"/>
        <w:ind w:left="720" w:hanging="720"/>
      </w:pPr>
      <w:r w:rsidRPr="00252C7B">
        <w:t xml:space="preserve">Retrieved from </w:t>
      </w:r>
      <w:hyperlink r:id="rId6" w:history="1">
        <w:r w:rsidRPr="00252C7B">
          <w:rPr>
            <w:rStyle w:val="Hyperlink"/>
          </w:rPr>
          <w:t>https://doi.org/10.1186/1746-4358-1-24</w:t>
        </w:r>
      </w:hyperlink>
    </w:p>
    <w:p w14:paraId="4C7BBE62" w14:textId="77777777" w:rsidR="00252C7B" w:rsidRPr="00252C7B" w:rsidRDefault="00252C7B" w:rsidP="00252C7B">
      <w:pPr>
        <w:pStyle w:val="EndNoteBibliography"/>
        <w:ind w:left="720" w:hanging="720"/>
      </w:pPr>
      <w:r w:rsidRPr="00252C7B">
        <w:t xml:space="preserve">Yusuff, A. S. M., Tang, L., Binns, C. W., &amp; Lee, A. H. (2016). Breastfeeding and postnatal depression: A prospective cohort study in Sabah, Malaysia. </w:t>
      </w:r>
      <w:r w:rsidRPr="00252C7B">
        <w:rPr>
          <w:i/>
        </w:rPr>
        <w:t>Journal of Human Lactation, 32</w:t>
      </w:r>
      <w:r w:rsidRPr="00252C7B">
        <w:t xml:space="preserve">(2), 277-281. </w:t>
      </w:r>
    </w:p>
    <w:p w14:paraId="16CD6EEE" w14:textId="19DCF3A5" w:rsidR="00025292" w:rsidRPr="00025292" w:rsidRDefault="00025292" w:rsidP="00025292">
      <w:pPr>
        <w:rPr>
          <w:b/>
          <w:bCs/>
        </w:rPr>
      </w:pPr>
      <w:r>
        <w:rPr>
          <w:b/>
          <w:bCs/>
        </w:rPr>
        <w:fldChar w:fldCharType="end"/>
      </w:r>
    </w:p>
    <w:sectPr w:rsidR="00025292" w:rsidRPr="0002529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sDQxMTAysDA3Nje3MDRS0lEKTi0uzszPAykwrAUAhQsGr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pxtfwetnszd2nesd0950ercadszsp0dxw0w&quot;&gt;chl-Saved-Saved-Saved&lt;record-ids&gt;&lt;item&gt;470&lt;/item&gt;&lt;item&gt;747&lt;/item&gt;&lt;item&gt;1053&lt;/item&gt;&lt;item&gt;1216&lt;/item&gt;&lt;item&gt;2584&lt;/item&gt;&lt;item&gt;2602&lt;/item&gt;&lt;item&gt;2788&lt;/item&gt;&lt;item&gt;2790&lt;/item&gt;&lt;item&gt;2792&lt;/item&gt;&lt;item&gt;2799&lt;/item&gt;&lt;item&gt;2800&lt;/item&gt;&lt;item&gt;2806&lt;/item&gt;&lt;item&gt;2829&lt;/item&gt;&lt;item&gt;2841&lt;/item&gt;&lt;item&gt;2866&lt;/item&gt;&lt;item&gt;2867&lt;/item&gt;&lt;item&gt;2870&lt;/item&gt;&lt;item&gt;2871&lt;/item&gt;&lt;item&gt;2872&lt;/item&gt;&lt;item&gt;2873&lt;/item&gt;&lt;item&gt;3005&lt;/item&gt;&lt;/record-ids&gt;&lt;/item&gt;&lt;/Libraries&gt;"/>
  </w:docVars>
  <w:rsids>
    <w:rsidRoot w:val="00025292"/>
    <w:rsid w:val="00025292"/>
    <w:rsid w:val="00252C7B"/>
    <w:rsid w:val="0049732A"/>
    <w:rsid w:val="005F03E0"/>
    <w:rsid w:val="007B2E20"/>
    <w:rsid w:val="00A002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04A95D5"/>
  <w15:chartTrackingRefBased/>
  <w15:docId w15:val="{CF9D99A3-A618-4843-A718-CC5065502D8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02529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2529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2529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25292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025292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2529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doi.org/10.1186/1746-4358-1-24" TargetMode="External"/><Relationship Id="rId5" Type="http://schemas.openxmlformats.org/officeDocument/2006/relationships/hyperlink" Target="http://www.biomedcentral.com/1471-2393/12/138" TargetMode="External"/><Relationship Id="rId4" Type="http://schemas.openxmlformats.org/officeDocument/2006/relationships/hyperlink" Target="http://www.biomedcentral.com/1471-2393/12/138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</TotalTime>
  <Pages>2</Pages>
  <Words>790</Words>
  <Characters>4508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hy Kendall-Tackett</dc:creator>
  <cp:keywords/>
  <dc:description/>
  <cp:lastModifiedBy>Kathy Kendall-Tackett</cp:lastModifiedBy>
  <cp:revision>1</cp:revision>
  <dcterms:created xsi:type="dcterms:W3CDTF">2019-08-05T00:56:00Z</dcterms:created>
  <dcterms:modified xsi:type="dcterms:W3CDTF">2019-08-05T01:15:00Z</dcterms:modified>
</cp:coreProperties>
</file>